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7BBCB132"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 P. Dudgeo</w:t>
      </w:r>
      <w:r w:rsidR="00EC1F1C">
        <w:rPr>
          <w:rFonts w:cstheme="minorHAnsi"/>
          <w:sz w:val="24"/>
          <w:szCs w:val="24"/>
        </w:rPr>
        <w:t>n</w:t>
      </w:r>
    </w:p>
    <w:p w14:paraId="6F605839" w14:textId="15E4D0C4" w:rsidR="00F4553B" w:rsidRPr="003379FD" w:rsidRDefault="00F4553B" w:rsidP="00831745">
      <w:pPr>
        <w:spacing w:line="360" w:lineRule="auto"/>
        <w:jc w:val="center"/>
        <w:rPr>
          <w:rFonts w:cstheme="minorHAnsi"/>
          <w:sz w:val="24"/>
          <w:szCs w:val="24"/>
        </w:rPr>
      </w:pPr>
      <w:r w:rsidRPr="003379FD">
        <w:rPr>
          <w:rFonts w:cstheme="minorHAnsi"/>
          <w:sz w:val="24"/>
          <w:szCs w:val="24"/>
        </w:rPr>
        <w:t>University of Melbourne, School of Psychological 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7EDD26A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4C57C289"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scientific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566CCB7F" w:rsidR="00573184" w:rsidRPr="003379FD" w:rsidRDefault="004D6813" w:rsidP="00573184">
      <w:pPr>
        <w:spacing w:line="360" w:lineRule="auto"/>
        <w:ind w:firstLine="720"/>
        <w:rPr>
          <w:rFonts w:cstheme="minorHAnsi"/>
          <w:sz w:val="24"/>
          <w:szCs w:val="24"/>
        </w:rPr>
      </w:pPr>
      <w:bookmarkStart w:id="5" w:name="_Hlk529545420"/>
      <w:r w:rsidRPr="003379FD">
        <w:rPr>
          <w:rFonts w:cstheme="minorHAnsi"/>
          <w:sz w:val="24"/>
          <w:szCs w:val="24"/>
        </w:rPr>
        <w:t xml:space="preserve">We have identified only </w:t>
      </w:r>
      <w:r w:rsidR="00481F82">
        <w:rPr>
          <w:rFonts w:cstheme="minorHAnsi"/>
          <w:sz w:val="24"/>
          <w:szCs w:val="24"/>
        </w:rPr>
        <w:t>two</w:t>
      </w:r>
      <w:r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ttempt to empirically estimate the </w:t>
      </w:r>
      <w:r w:rsidR="00C919CA">
        <w:rPr>
          <w:rFonts w:cstheme="minorHAnsi"/>
          <w:sz w:val="24"/>
          <w:szCs w:val="24"/>
        </w:rPr>
        <w:t>degree to which</w:t>
      </w:r>
      <w:r w:rsidRPr="003379FD">
        <w:rPr>
          <w:rFonts w:cstheme="minorHAnsi"/>
          <w:sz w:val="24"/>
          <w:szCs w:val="24"/>
        </w:rPr>
        <w:t xml:space="preserve"> effect sizes in the </w:t>
      </w:r>
      <w:r w:rsidR="006E1A89">
        <w:rPr>
          <w:rFonts w:cstheme="minorHAnsi"/>
          <w:sz w:val="24"/>
          <w:szCs w:val="24"/>
        </w:rPr>
        <w:t xml:space="preserve">published </w:t>
      </w:r>
      <w:r w:rsidRPr="003379FD">
        <w:rPr>
          <w:rFonts w:cstheme="minorHAnsi"/>
          <w:sz w:val="24"/>
          <w:szCs w:val="24"/>
        </w:rPr>
        <w:t>psychology literature</w:t>
      </w:r>
      <w:r w:rsidR="00C919CA">
        <w:rPr>
          <w:rFonts w:cstheme="minorHAnsi"/>
          <w:sz w:val="24"/>
          <w:szCs w:val="24"/>
        </w:rPr>
        <w:t xml:space="preserve"> are exaggerated</w:t>
      </w:r>
      <w:r w:rsidRPr="003379FD">
        <w:rPr>
          <w:rFonts w:cstheme="minorHAnsi"/>
          <w:sz w:val="24"/>
          <w:szCs w:val="24"/>
        </w:rPr>
        <w:t xml:space="preserve">. </w:t>
      </w:r>
      <w:bookmarkEnd w:id="5"/>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w:t>
      </w:r>
      <w:r w:rsidR="00FB1951">
        <w:rPr>
          <w:rFonts w:cstheme="minorHAnsi"/>
          <w:sz w:val="24"/>
          <w:szCs w:val="24"/>
        </w:rPr>
        <w:t>-</w:t>
      </w:r>
      <w:r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Pr="003379FD">
        <w:rPr>
          <w:rFonts w:cstheme="minorHAnsi"/>
          <w:sz w:val="24"/>
          <w:szCs w:val="24"/>
        </w:rPr>
        <w:t xml:space="preserve">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 out, </w:t>
      </w:r>
      <w:r w:rsidR="00604D61">
        <w:rPr>
          <w:rFonts w:cstheme="minorHAnsi"/>
          <w:sz w:val="24"/>
          <w:szCs w:val="24"/>
        </w:rPr>
        <w:t>their</w:t>
      </w:r>
      <w:r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5F55AE4D" w:rsidR="000E74FF" w:rsidRDefault="004D6813" w:rsidP="00B70A7D">
      <w:pPr>
        <w:spacing w:line="360" w:lineRule="auto"/>
        <w:ind w:firstLine="720"/>
        <w:rPr>
          <w:rFonts w:cstheme="minorHAnsi"/>
          <w:sz w:val="24"/>
          <w:szCs w:val="24"/>
        </w:rPr>
      </w:pPr>
      <w:r w:rsidRPr="003379FD">
        <w:rPr>
          <w:rFonts w:cstheme="minorHAnsi"/>
          <w:sz w:val="24"/>
          <w:szCs w:val="24"/>
        </w:rPr>
        <w:lastRenderedPageBreak/>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and importantly, to quantify the level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4B7237">
        <w:rPr>
          <w:rFonts w:cstheme="minorHAnsi"/>
          <w:sz w:val="24"/>
          <w:szCs w:val="24"/>
        </w:rPr>
        <w:t>the second analytic approach examines</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60C9E6D9" w:rsidR="00682305"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Instead, this analysis should be read as producing estimates of the differences we would expect to see in </w:t>
      </w:r>
      <w:r w:rsidR="00D44E26">
        <w:rPr>
          <w:rFonts w:cstheme="minorHAnsi"/>
          <w:sz w:val="24"/>
          <w:szCs w:val="24"/>
        </w:rPr>
        <w:t xml:space="preserve">replication studies performed as part of </w:t>
      </w:r>
      <w:r w:rsidR="00A33D0D">
        <w:rPr>
          <w:rFonts w:cstheme="minorHAnsi"/>
          <w:sz w:val="24"/>
          <w:szCs w:val="24"/>
        </w:rPr>
        <w:t xml:space="preserve">future </w:t>
      </w:r>
      <w:r w:rsidRPr="00BD273F">
        <w:rPr>
          <w:rFonts w:cstheme="minorHAnsi"/>
          <w:sz w:val="24"/>
          <w:szCs w:val="24"/>
        </w:rPr>
        <w:t xml:space="preserve">large-scale replication projects,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are a random sample of hypothetical 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70265C0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5"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6" w:history="1">
        <w:r w:rsidRPr="00CD1411">
          <w:rPr>
            <w:color w:val="4F81BD"/>
            <w:sz w:val="24"/>
            <w:szCs w:val="24"/>
            <w:u w:val="single"/>
            <w:lang w:val="en-US"/>
          </w:rPr>
          <w:t>https://osf.io/daj8b</w:t>
        </w:r>
      </w:hyperlink>
      <w:r w:rsidRPr="00CD1411">
        <w:rPr>
          <w:sz w:val="24"/>
          <w:szCs w:val="24"/>
          <w:lang w:val="en-US"/>
        </w:rPr>
        <w:t xml:space="preserve"> for the 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Pr="00CD1411">
        <w:rPr>
          <w:sz w:val="24"/>
          <w:szCs w:val="24"/>
          <w:lang w:val="en-US"/>
        </w:rPr>
        <w:t xml:space="preserve">All of the data and analysis code used in </w:t>
      </w:r>
      <w:r w:rsidRPr="00CD1411">
        <w:rPr>
          <w:sz w:val="24"/>
          <w:szCs w:val="24"/>
          <w:lang w:val="en-US"/>
        </w:rPr>
        <w:lastRenderedPageBreak/>
        <w:t xml:space="preserve">this study, and an RMarkdown document to allow the current paper to be reproduced, are available from </w:t>
      </w:r>
      <w:hyperlink r:id="rId17"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023011F2" w:rsidR="006B29B4" w:rsidRPr="00F2034D" w:rsidRDefault="00235777" w:rsidP="00F2034D">
      <w:pPr>
        <w:pStyle w:val="BodyText"/>
        <w:rPr>
          <w:lang w:val="en-US"/>
        </w:rPr>
      </w:pPr>
      <w:r w:rsidRPr="00235777">
        <w:rPr>
          <w:lang w:val="en-US"/>
        </w:rPr>
        <w:t>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 level result was used (i.e., the results of the analysis that collapsed the data across the multiple labs). See Supplementary Materials 1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lastRenderedPageBreak/>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lastRenderedPageBreak/>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8" w:name="accounting-for-null-results"/>
      <w:bookmarkEnd w:id="8"/>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70A7128B" w:rsidR="00494AB9" w:rsidRPr="0013594E" w:rsidRDefault="0013594E" w:rsidP="0013594E">
      <w:pPr>
        <w:pStyle w:val="BodyText"/>
      </w:pPr>
      <w:r>
        <w:t xml:space="preserve">Analysis 2,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w:t>
      </w:r>
      <w:r>
        <w:lastRenderedPageBreak/>
        <w:t>some of the replication projects chose the sample sizes that were used in the replication studies using a power analysis of the observed effect in the original study</w:t>
      </w:r>
      <w:r w:rsidRPr="00494AB9">
        <w:rPr>
          <w:lang w:val="en-US"/>
        </w:rPr>
        <w:t xml:space="preserve"> </w:t>
      </w:r>
      <w:r>
        <w:rPr>
          <w:lang w:val="en-US"/>
        </w:rPr>
        <w:fldChar w:fldCharType="begin"/>
      </w:r>
      <w:r>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Pr>
          <w:lang w:val="en-US"/>
        </w:rPr>
        <w:fldChar w:fldCharType="separate"/>
      </w:r>
      <w:r>
        <w:rPr>
          <w:noProof/>
          <w:lang w:val="en-US"/>
        </w:rPr>
        <w:t>(Open Science Collaboration, 2015)</w:t>
      </w:r>
      <w:r>
        <w:rPr>
          <w:lang w:val="en-US"/>
        </w:rPr>
        <w:fldChar w:fldCharType="end"/>
      </w:r>
      <w:r>
        <w:t xml:space="preserve">. This approach to designing the </w:t>
      </w:r>
      <w:r>
        <w:t>replication</w:t>
      </w:r>
      <w:r>
        <w:t xml:space="preserve"> studies means that if effect sizes are, on average, smaller in the replication studies than the original reported result, replication studies will often be underpowered.</w:t>
      </w:r>
    </w:p>
    <w:p w14:paraId="740FE7A8" w14:textId="60C698E9" w:rsidR="00494AB9" w:rsidRPr="00494AB9" w:rsidRDefault="00B2411B" w:rsidP="00F2034D">
      <w:pPr>
        <w:pStyle w:val="BodyText"/>
        <w:rPr>
          <w:lang w:val="en-US"/>
        </w:rPr>
      </w:pPr>
      <w:r w:rsidRPr="00B2411B">
        <w:rPr>
          <w:lang w:val="en-US"/>
        </w:rPr>
        <w:t>In order to avoid excluding under-powered studies erroneously, Analysis 3 excluded studies based on whether the replication study results were statistically equivalent to the null hypothesis or statistically significant in the opposite direction</w:t>
      </w:r>
      <w:r>
        <w:rPr>
          <w:lang w:val="en-US"/>
        </w:rPr>
        <w:t xml:space="preserve">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r w:rsidRPr="00B2411B">
        <w:rPr>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00494AB9" w:rsidRPr="00494AB9">
        <w:rPr>
          <w:lang w:val="en-US"/>
        </w:rPr>
        <w:t xml:space="preserve">. Equivalence tests were performed using Z tests of the Fisher </w:t>
      </w:r>
      <w:r w:rsidR="000D6701">
        <w:rPr>
          <w:lang w:val="en-US"/>
        </w:rPr>
        <w:t>z-</w:t>
      </w:r>
      <w:r w:rsidR="00494AB9" w:rsidRPr="00494AB9">
        <w:rPr>
          <w:lang w:val="en-US"/>
        </w:rPr>
        <w:t xml:space="preserve">transformed effect sizes, excluding studies where the observed replication effect </w:t>
      </w:r>
      <w:r w:rsidR="000D6701">
        <w:rPr>
          <w:lang w:val="en-US"/>
        </w:rPr>
        <w:t>wa</w:t>
      </w:r>
      <w:r w:rsidR="00494AB9"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00494AB9" w:rsidRPr="00494AB9">
        <w:rPr>
          <w:lang w:val="en-US"/>
        </w:rPr>
        <w:t xml:space="preserve">, except for studies from </w:t>
      </w:r>
      <w:r w:rsidR="000821FB">
        <w:rPr>
          <w:lang w:val="en-US"/>
        </w:rPr>
        <w:fldChar w:fldCharType="begin"/>
      </w:r>
      <w:r w:rsidR="004536C9">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4536C9">
        <w:rPr>
          <w:noProof/>
          <w:lang w:val="en-US"/>
        </w:rPr>
        <w:t>Camerer et al. (2018)</w:t>
      </w:r>
      <w:r w:rsidR="000821FB">
        <w:rPr>
          <w:lang w:val="en-US"/>
        </w:rPr>
        <w:fldChar w:fldCharType="end"/>
      </w:r>
      <w:r w:rsidR="00494AB9" w:rsidRPr="00494AB9">
        <w:rPr>
          <w:lang w:val="en-US"/>
        </w:rPr>
        <w:t xml:space="preserve"> </w:t>
      </w:r>
      <w:r w:rsidR="00FE18ED">
        <w:rPr>
          <w:lang w:val="en-US"/>
        </w:rPr>
        <w:t>that</w:t>
      </w:r>
      <w:r w:rsidR="00494AB9"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r w:rsidR="00305566">
        <w:rPr>
          <w:lang w:val="en-US"/>
        </w:rPr>
        <w:t xml:space="preserve">  </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 xml:space="preserve">Analyses 2 and 3 both rely on excluding studies using exclusion rules that will, respectively, exclude or retain studies due to low statistical power in the replication study. </w:t>
      </w:r>
      <w:r w:rsidRPr="00876259">
        <w:rPr>
          <w:lang w:val="en-US"/>
        </w:rPr>
        <w:lastRenderedPageBreak/>
        <w:t>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34AFCB17" w14:textId="754C5266" w:rsidR="000810F8" w:rsidRPr="00F2034D" w:rsidRDefault="00235777" w:rsidP="00235777">
      <w:pPr>
        <w:pStyle w:val="BodyText"/>
        <w:rPr>
          <w:rFonts w:cstheme="minorHAnsi"/>
          <w:color w:val="767171" w:themeColor="background2" w:themeShade="80"/>
        </w:rPr>
      </w:pPr>
      <w:r w:rsidRPr="00235777">
        <w:rPr>
          <w:lang w:val="en-US"/>
        </w:rPr>
        <w:t xml:space="preserve">Looking at the 306 included original-replication study pairs included in this analysis, the effect size in the replication study was lower than that in the original study for 219 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sizes from the original to the replication study of 28%. See Table 2 for a comprehensive list </w:t>
      </w:r>
      <w:r w:rsidRPr="00235777">
        <w:rPr>
          <w:lang w:val="en-US"/>
        </w:rPr>
        <w:lastRenderedPageBreak/>
        <w:t>of descriptive statistics on the effect size differences seen in this sample and Figure 1 for a raincloud plot of the Fisher z-score change in effect sizes by replication project.</w:t>
      </w:r>
      <w:r w:rsidR="000810F8" w:rsidRPr="00F2034D">
        <w:rPr>
          <w:rFonts w:cstheme="minorHAnsi"/>
          <w:noProof/>
          <w:color w:val="767171" w:themeColor="background2" w:themeShade="80"/>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002FAE">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67A55E44"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and 95% credible intervals</w:t>
      </w:r>
      <w:r w:rsidR="00485B18">
        <w:t xml:space="preserve"> of the random effect for each of the replication projects.</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5B5E951E" w14:textId="77777777" w:rsidR="00671D7D" w:rsidRDefault="00671D7D" w:rsidP="00671D7D">
      <w:pPr>
        <w:pStyle w:val="BodyText"/>
        <w:ind w:firstLine="0"/>
      </w:pPr>
    </w:p>
    <w:p w14:paraId="1AF00C6D" w14:textId="06C5551B" w:rsidR="00671D7D" w:rsidRDefault="00671D7D" w:rsidP="00671D7D">
      <w:pPr>
        <w:pStyle w:val="BodyText"/>
        <w:ind w:firstLine="0"/>
      </w:pPr>
      <w:r>
        <w:rPr>
          <w:noProof/>
        </w:rPr>
        <w:drawing>
          <wp:inline distT="0" distB="0" distL="0" distR="0" wp14:anchorId="189D6C30" wp14:editId="6A4C28C7">
            <wp:extent cx="5334000" cy="333375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blups-1.png"/>
                    <pic:cNvPicPr>
                      <a:picLocks noChangeAspect="1" noChangeArrowheads="1"/>
                    </pic:cNvPicPr>
                  </pic:nvPicPr>
                  <pic:blipFill>
                    <a:blip r:embed="rId19"/>
                    <a:stretch>
                      <a:fillRect/>
                    </a:stretch>
                  </pic:blipFill>
                  <pic:spPr bwMode="auto">
                    <a:xfrm>
                      <a:off x="0" y="0"/>
                      <a:ext cx="5334000" cy="3333750"/>
                    </a:xfrm>
                    <a:prstGeom prst="rect">
                      <a:avLst/>
                    </a:prstGeom>
                    <a:noFill/>
                    <a:ln w="9525">
                      <a:noFill/>
                      <a:headEnd/>
                      <a:tailEnd/>
                    </a:ln>
                  </pic:spPr>
                </pic:pic>
              </a:graphicData>
            </a:graphic>
          </wp:inline>
        </w:drawing>
      </w:r>
      <w:r>
        <w:t xml:space="preserve"> </w:t>
      </w:r>
    </w:p>
    <w:p w14:paraId="2E8289EA" w14:textId="7EE61527" w:rsidR="000810F8" w:rsidRPr="009E2AAA" w:rsidRDefault="00671D7D" w:rsidP="009E2AAA">
      <w:pPr>
        <w:pStyle w:val="BodyText"/>
      </w:pPr>
      <w:r w:rsidRPr="00C91095">
        <w:rPr>
          <w:i/>
          <w:iCs/>
        </w:rPr>
        <w:t>Figure 2.</w:t>
      </w:r>
      <w:r>
        <w:t xml:space="preserve"> Empirical Bayes estimates and 95% credible intervals for the random effect of each replication project in Fisher Z scores (i.e., estimates of the difference between the replication project’s mean effect size difference and the overall estimated mean effect size difference).</w:t>
      </w:r>
    </w:p>
    <w:p w14:paraId="60F1A2F5" w14:textId="180B44CE" w:rsidR="000810F8" w:rsidRPr="00C52A50" w:rsidRDefault="000810F8">
      <w:pPr>
        <w:pStyle w:val="Heading4"/>
        <w:rPr>
          <w:sz w:val="24"/>
          <w:szCs w:val="24"/>
        </w:rPr>
      </w:pPr>
      <w:bookmarkStart w:id="14" w:name="analysis-2---3-results-from-multilevel-r"/>
      <w:bookmarkEnd w:id="14"/>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w:t>
      </w:r>
      <w:r w:rsidRPr="00DC71E9">
        <w:rPr>
          <w:lang w:val="en-US"/>
        </w:rPr>
        <w:lastRenderedPageBreak/>
        <w:t>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6F836EF5" w:rsidR="00DC71E9" w:rsidRPr="00D774EF" w:rsidRDefault="00D774EF" w:rsidP="00D774EF">
      <w:pPr>
        <w:pStyle w:val="BodyText"/>
      </w:pPr>
      <w:r>
        <w:t>Reperforming the meta-analysis only including studies for which the replication was statistically significant and had an effect in the same direction as the original produced an estimated r = -0.051 (95% CI [-0.111, 0.01</w:t>
      </w:r>
      <w:r>
        <w:t>0</w:t>
      </w:r>
      <w:r>
        <w:t>]) change in effect sizes from original to replication studies. Including only the studies which were not statistically equivalent leads to a predicted r = -0.082 (95% CI [-0.154, -0.01</w:t>
      </w:r>
      <w:r>
        <w:t>0</w:t>
      </w:r>
      <w:r>
        <w:t>]) decrease in effect sizes. The estimates of the proportion of variance attributable to the article or replication project level did not change considerably in either of these subsets. See Table 4 for the model estimates from each model.</w:t>
      </w:r>
    </w:p>
    <w:p w14:paraId="5C5B6AD7" w14:textId="77777777" w:rsidR="00DC71E9" w:rsidRPr="00DC71E9" w:rsidRDefault="00DC71E9" w:rsidP="00F2034D">
      <w:pPr>
        <w:pStyle w:val="BodyText"/>
        <w:rPr>
          <w:lang w:val="en-US"/>
        </w:rPr>
      </w:pPr>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5" w:name="table-all-model-output"/>
      <w:bookmarkEnd w:id="15"/>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CF7820">
      <w:pPr>
        <w:pStyle w:val="BodyText"/>
        <w:ind w:firstLine="0"/>
        <w:rPr>
          <w:rFonts w:cstheme="minorHAnsi"/>
          <w:iCs/>
          <w:sz w:val="22"/>
          <w:szCs w:val="20"/>
        </w:rPr>
      </w:pPr>
      <w:bookmarkStart w:id="16" w:name="leave-one-out-cross-validation-of-meta-a"/>
      <w:bookmarkEnd w:id="16"/>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lastRenderedPageBreak/>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7" w:name="analysis-4-bayesian-mixture-model-result"/>
      <w:bookmarkEnd w:id="17"/>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xml:space="preserve">. The overall posterior assignment rate might be overly optimistic (i.e., assign studies to the non-null hypothesis at a high rate), likely in part due to the fact that this model allows for “true” effect sizes to be estimated as being </w:t>
      </w:r>
      <w:r w:rsidRPr="00AD3CC6">
        <w:rPr>
          <w:lang w:val="en-US"/>
        </w:rPr>
        <w:lastRenderedPageBreak/>
        <w:t>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7169D">
      <w:pPr>
        <w:pStyle w:val="BodyText"/>
        <w:ind w:firstLine="0"/>
        <w:rPr>
          <w:rFonts w:cstheme="minorHAnsi"/>
          <w:color w:val="767171" w:themeColor="background2" w:themeShade="80"/>
        </w:rPr>
      </w:pPr>
      <w:r>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8" w:name="figure-mixture-model."/>
      <w:bookmarkEnd w:id="18"/>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19" w:name="discussion"/>
      <w:bookmarkEnd w:id="19"/>
      <w:r w:rsidRPr="00F2034D">
        <w:t>Discussion</w:t>
      </w:r>
    </w:p>
    <w:p w14:paraId="29618570" w14:textId="73F40862"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w:t>
      </w:r>
      <w:r w:rsidRPr="00457925">
        <w:lastRenderedPageBreak/>
        <w:t xml:space="preserve">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6DA52B98" w:rsidR="000810F8" w:rsidRPr="000B5C72" w:rsidRDefault="000810F8" w:rsidP="00843F31">
      <w:pPr>
        <w:pStyle w:val="BodyText"/>
        <w:ind w:firstLine="0"/>
        <w:rPr>
          <w:rFonts w:cstheme="minorHAnsi"/>
          <w:szCs w:val="24"/>
        </w:rPr>
      </w:pPr>
      <w:r w:rsidRPr="000B5C72">
        <w:rPr>
          <w:rFonts w:cstheme="minorHAnsi"/>
          <w:i/>
          <w:szCs w:val="24"/>
        </w:rPr>
        <w:lastRenderedPageBreak/>
        <w:t xml:space="preserve">Figure </w:t>
      </w:r>
      <w:r w:rsidR="00E765E2">
        <w:rPr>
          <w:rFonts w:cstheme="minorHAnsi"/>
          <w:i/>
          <w:szCs w:val="24"/>
        </w:rPr>
        <w:t>4</w:t>
      </w:r>
      <w:r w:rsidRPr="000B5C72">
        <w:rPr>
          <w:rFonts w:cstheme="minorHAnsi"/>
          <w:i/>
          <w:szCs w:val="24"/>
        </w:rPr>
        <w:t>.</w:t>
      </w:r>
      <w:r w:rsidRPr="000B5C72">
        <w:rPr>
          <w:rFonts w:cstheme="minorHAnsi"/>
          <w:szCs w:val="24"/>
        </w:rPr>
        <w:t xml:space="preserve"> </w:t>
      </w:r>
      <w:r w:rsidR="00BD417D">
        <w:t>A caterpillar plot of the effect size differences between original and replication study effect sizes ordered by magnitude in Fisher Z score units, error bars are 95% confidence intervals around effect size differences.</w:t>
      </w:r>
    </w:p>
    <w:p w14:paraId="1A47819F" w14:textId="77777777" w:rsidR="0000419C" w:rsidRPr="0000419C" w:rsidRDefault="0000419C" w:rsidP="00F2034D">
      <w:pPr>
        <w:pStyle w:val="Heading3"/>
      </w:pPr>
      <w:bookmarkStart w:id="20" w:name="limitations-and-future-directions"/>
      <w:bookmarkEnd w:id="20"/>
      <w:r w:rsidRPr="0000419C">
        <w:lastRenderedPageBreak/>
        <w:t>Limitations and future directions</w:t>
      </w:r>
    </w:p>
    <w:p w14:paraId="04E63807" w14:textId="7777777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In interpreting these results it is important to note several limitations. Firstly, the current study cannot distinguish between effect size heterogeneity (i.e., effect sizes that are different due to subtle unobserved moderators {Kenny, 2019 #1041}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The Bayesian mixture model assumes independence between effects, a uniform attenuation factor across all areas of psychological research, and allows for effects sampled from the alternative distribution to be negligibly small or even negative.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63ACFB21"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The large amount of heterogeneity across the replication projects limits the utility of the point estimates of the level 1 parameters (i.e., the estimated mean level of attenuation seen across projects). While the current set of replication projects allows us to make reasonable inferences about future replication projects, the varied sampling strategies employed by the previous projects necessarily limit the predictions and inferences we can draw.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5E4EB831" w14:textId="77777777" w:rsid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lastRenderedPageBreak/>
        <w:t>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type of analysis, design and effects under study, this resource could allow us to make meaningful predictions about individual future replications. However, until a large database of such studies becomes available, analyses like the current one provid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lastRenderedPageBreak/>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figshare (figshare.com) and the Open Science Framework (osf.io) make it possible for researchers to easily share the results of research whether or not a study is published in a traditional journal. Similarly, pre-prints (e.g., </w:t>
      </w:r>
      <w:hyperlink r:id="rId22"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21" w:name="conclusion"/>
      <w:bookmarkEnd w:id="21"/>
      <w:r>
        <w:t>However, until large bodies of research free of publication bias become available, researchers should be aware that effect sizes in published studies may be considerably overstated</w:t>
      </w:r>
      <w:r w:rsidR="00692ADE">
        <w:t>.</w:t>
      </w:r>
      <w:bookmarkStart w:id="22" w:name="_GoBack"/>
      <w:bookmarkEnd w:id="22"/>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lastRenderedPageBreak/>
        <w:t>Author contributions</w:t>
      </w:r>
    </w:p>
    <w:p w14:paraId="3145B940" w14:textId="77777777"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F. Fidler and P. Dudgeon provided critical revisions and advice on this manuscript. P. Dudgeon gave essential advice on the statistical analyses reported in this manuscript.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42917FAD" w14:textId="77777777" w:rsidR="004536C9" w:rsidRPr="004536C9" w:rsidRDefault="003F70B4" w:rsidP="004536C9">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4536C9" w:rsidRPr="004536C9">
        <w:t xml:space="preserve">Agnoli, F., Wicherts, J. M., Veldkamp, C. L. S., Albiero, P., &amp; Cubelli, R. (2017). Questionable research practices among italian research psychologists. </w:t>
      </w:r>
      <w:r w:rsidR="004536C9" w:rsidRPr="004536C9">
        <w:rPr>
          <w:i/>
        </w:rPr>
        <w:t>PLOS ONE, 12</w:t>
      </w:r>
      <w:r w:rsidR="004536C9" w:rsidRPr="004536C9">
        <w:t>(3), e0172792. doi:10.1371/journal.pone.0172792</w:t>
      </w:r>
    </w:p>
    <w:p w14:paraId="72F5E69B" w14:textId="77777777" w:rsidR="004536C9" w:rsidRPr="004536C9" w:rsidRDefault="004536C9" w:rsidP="004536C9">
      <w:pPr>
        <w:pStyle w:val="EndNoteBibliography"/>
        <w:spacing w:after="0"/>
        <w:ind w:left="720" w:hanging="720"/>
      </w:pPr>
      <w:r w:rsidRPr="004536C9">
        <w:t xml:space="preserve">Bakker, M., van Dijk, A., &amp; Wicherts, J. M. (2012). The Rules of the Game Called Psychological Science. </w:t>
      </w:r>
      <w:r w:rsidRPr="004536C9">
        <w:rPr>
          <w:i/>
        </w:rPr>
        <w:t>Perspectives on Psychological Science, 7</w:t>
      </w:r>
      <w:r w:rsidRPr="004536C9">
        <w:t>(6), 543-554. doi:10.1177/1745691612459060</w:t>
      </w:r>
    </w:p>
    <w:p w14:paraId="7E341E47" w14:textId="77777777" w:rsidR="004536C9" w:rsidRPr="004536C9" w:rsidRDefault="004536C9" w:rsidP="004536C9">
      <w:pPr>
        <w:pStyle w:val="EndNoteBibliography"/>
        <w:spacing w:after="0"/>
        <w:ind w:left="720" w:hanging="720"/>
      </w:pPr>
      <w:r w:rsidRPr="004536C9">
        <w:t xml:space="preserve">Button, K. S., Ioannidis, J. P. A., Mokrysz, C., Nosek, B. A., Flint, J., Robinson, E. S. J., &amp; Munafo, M. R. (2013). Power failure: why small sample size undermines the reliability of neuroscience. </w:t>
      </w:r>
      <w:r w:rsidRPr="004536C9">
        <w:rPr>
          <w:i/>
        </w:rPr>
        <w:t>Nature Reviews Neuroscience, 14</w:t>
      </w:r>
      <w:r w:rsidRPr="004536C9">
        <w:t>(5), 365-376. doi:10.1038/nrn3475</w:t>
      </w:r>
    </w:p>
    <w:p w14:paraId="4288765D" w14:textId="77777777" w:rsidR="004536C9" w:rsidRPr="004536C9" w:rsidRDefault="004536C9" w:rsidP="004536C9">
      <w:pPr>
        <w:pStyle w:val="EndNoteBibliography"/>
        <w:spacing w:after="0"/>
        <w:ind w:left="720" w:hanging="720"/>
      </w:pPr>
      <w:r w:rsidRPr="004536C9">
        <w:t xml:space="preserve">Camerer, C. F., Dreber, A., Holzmeister, F., Ho, T.-H., Huber, J., Johannesson, M., . . . Wu, H. (2018). Evaluating the replicability of social science experiments in Nature and Science between 2010 and 2015. </w:t>
      </w:r>
      <w:r w:rsidRPr="004536C9">
        <w:rPr>
          <w:i/>
        </w:rPr>
        <w:t>Nature Human Behaviour, 2</w:t>
      </w:r>
      <w:r w:rsidRPr="004536C9">
        <w:t>(9), 637-644. doi:10.1038/s41562-018-0399-z</w:t>
      </w:r>
    </w:p>
    <w:p w14:paraId="7ABD577E" w14:textId="77777777" w:rsidR="004536C9" w:rsidRPr="004536C9" w:rsidRDefault="004536C9" w:rsidP="004536C9">
      <w:pPr>
        <w:pStyle w:val="EndNoteBibliography"/>
        <w:spacing w:after="0"/>
        <w:ind w:left="720" w:hanging="720"/>
      </w:pPr>
      <w:r w:rsidRPr="004536C9">
        <w:t xml:space="preserve">Cohen, J. (1962). The statistical power of abnormal-social psychological research: A review. </w:t>
      </w:r>
      <w:r w:rsidRPr="004536C9">
        <w:rPr>
          <w:i/>
        </w:rPr>
        <w:t>The Journal of Abnormal and Social Psychology, 65</w:t>
      </w:r>
      <w:r w:rsidRPr="004536C9">
        <w:t>(3), 145-153. doi:10.1037/h0045186</w:t>
      </w:r>
    </w:p>
    <w:p w14:paraId="345579DE" w14:textId="77777777" w:rsidR="004536C9" w:rsidRPr="004536C9" w:rsidRDefault="004536C9" w:rsidP="004536C9">
      <w:pPr>
        <w:pStyle w:val="EndNoteBibliography"/>
        <w:spacing w:after="0"/>
        <w:ind w:left="720" w:hanging="720"/>
      </w:pPr>
      <w:r w:rsidRPr="004536C9">
        <w:t xml:space="preserve">Depaoli, S., Clifton, J. P., &amp; Cobb, P. R. (2016). Just Another Gibbs Sampler (JAGS): Flexible Software for MCMC Implementation. </w:t>
      </w:r>
      <w:r w:rsidRPr="004536C9">
        <w:rPr>
          <w:i/>
        </w:rPr>
        <w:t>Journal of Educational and Behavioral Statistics, 41</w:t>
      </w:r>
      <w:r w:rsidRPr="004536C9">
        <w:t>(6), 628-649. doi:10.3102/1076998616664876</w:t>
      </w:r>
    </w:p>
    <w:p w14:paraId="41E86434" w14:textId="77777777" w:rsidR="004536C9" w:rsidRPr="004536C9" w:rsidRDefault="004536C9" w:rsidP="004536C9">
      <w:pPr>
        <w:pStyle w:val="EndNoteBibliography"/>
        <w:spacing w:after="0"/>
        <w:ind w:left="720" w:hanging="720"/>
      </w:pPr>
      <w:r w:rsidRPr="004536C9">
        <w:t xml:space="preserve">Dwan, K., Gamble, C., Williamson, P. R., &amp; Kirkham, J. J. (2013). Systematic Review of the Empirical Evidence of Study Publication Bias and Outcome Reporting Bias — An Updated Review. </w:t>
      </w:r>
      <w:r w:rsidRPr="004536C9">
        <w:rPr>
          <w:i/>
        </w:rPr>
        <w:t>PLOS ONE, 8</w:t>
      </w:r>
      <w:r w:rsidRPr="004536C9">
        <w:t>(7), e66844. doi:10.1371/journal.pone.0066844</w:t>
      </w:r>
    </w:p>
    <w:p w14:paraId="0582D797" w14:textId="0C973E35" w:rsidR="004536C9" w:rsidRPr="004536C9" w:rsidRDefault="004536C9" w:rsidP="004536C9">
      <w:pPr>
        <w:pStyle w:val="EndNoteBibliography"/>
        <w:spacing w:after="0"/>
        <w:ind w:left="720" w:hanging="720"/>
      </w:pPr>
      <w:r w:rsidRPr="004536C9">
        <w:t xml:space="preserve">Ebersole, C. R., Atherton, O. E., Belanger, A. L., Skulborstad, H. M., Allen, J. M., Banks, J. B., . . . Nosek, B. A. (2016). Many Labs 3: Evaluating participant pool quality across the academic semester via replication. </w:t>
      </w:r>
      <w:r w:rsidRPr="004536C9">
        <w:rPr>
          <w:i/>
        </w:rPr>
        <w:t>Journal of Experimental Social Psychology, 67</w:t>
      </w:r>
      <w:r w:rsidRPr="004536C9">
        <w:t>, 68-82. doi:</w:t>
      </w:r>
      <w:hyperlink r:id="rId23" w:history="1">
        <w:r w:rsidRPr="004536C9">
          <w:rPr>
            <w:rStyle w:val="Hyperlink"/>
          </w:rPr>
          <w:t>https://doi.org/10.1016/j.jesp.2015.10.012</w:t>
        </w:r>
      </w:hyperlink>
    </w:p>
    <w:p w14:paraId="4ADFEACD" w14:textId="011EC608" w:rsidR="004536C9" w:rsidRPr="004536C9" w:rsidRDefault="004536C9" w:rsidP="004536C9">
      <w:pPr>
        <w:pStyle w:val="EndNoteBibliography"/>
        <w:spacing w:after="0"/>
        <w:ind w:left="720" w:hanging="720"/>
      </w:pPr>
      <w:r w:rsidRPr="004536C9">
        <w:t xml:space="preserve">Egger, M., Smith, G. D., Schneider, M., &amp; Minder, C. (1997). Bias in meta-analysis detected by a simple, graphical test. </w:t>
      </w:r>
      <w:r w:rsidRPr="004536C9">
        <w:rPr>
          <w:i/>
        </w:rPr>
        <w:t>BMJ, 315</w:t>
      </w:r>
      <w:r w:rsidRPr="004536C9">
        <w:t xml:space="preserve">(7109), 629.  Retrieved from </w:t>
      </w:r>
      <w:hyperlink r:id="rId24" w:history="1">
        <w:r w:rsidRPr="004536C9">
          <w:rPr>
            <w:rStyle w:val="Hyperlink"/>
          </w:rPr>
          <w:t>http://www.bmj.com/content/315/7109/629.abstract</w:t>
        </w:r>
      </w:hyperlink>
    </w:p>
    <w:p w14:paraId="21E46A55" w14:textId="77777777" w:rsidR="004536C9" w:rsidRPr="004536C9" w:rsidRDefault="004536C9" w:rsidP="004536C9">
      <w:pPr>
        <w:pStyle w:val="EndNoteBibliography"/>
        <w:spacing w:after="0"/>
        <w:ind w:left="720" w:hanging="720"/>
      </w:pPr>
      <w:r w:rsidRPr="004536C9">
        <w:t xml:space="preserve">Fanelli, D. (2012). Negative results are disappearing from most disciplines and countries. </w:t>
      </w:r>
      <w:r w:rsidRPr="004536C9">
        <w:rPr>
          <w:i/>
        </w:rPr>
        <w:t>Scientometrics, 90</w:t>
      </w:r>
      <w:r w:rsidRPr="004536C9">
        <w:t>(3), 891-904. doi:10.1007/s11192-011-0494-7</w:t>
      </w:r>
    </w:p>
    <w:p w14:paraId="44BF42FF" w14:textId="77777777" w:rsidR="004536C9" w:rsidRPr="004536C9" w:rsidRDefault="004536C9" w:rsidP="004536C9">
      <w:pPr>
        <w:pStyle w:val="EndNoteBibliography"/>
        <w:spacing w:after="0"/>
        <w:ind w:left="720" w:hanging="720"/>
      </w:pPr>
      <w:r w:rsidRPr="004536C9">
        <w:t xml:space="preserve">Fiedler, K., &amp; Schwarz, N. (2015). Questionable Research Practices Revisited. </w:t>
      </w:r>
      <w:r w:rsidRPr="004536C9">
        <w:rPr>
          <w:i/>
        </w:rPr>
        <w:t>Social Psychological and Personality Science, 7</w:t>
      </w:r>
      <w:r w:rsidRPr="004536C9">
        <w:t>(1), 45-52. doi:10.1177/1948550615612150</w:t>
      </w:r>
    </w:p>
    <w:p w14:paraId="6BE6F01E" w14:textId="2BAAB077" w:rsidR="004536C9" w:rsidRPr="004536C9" w:rsidRDefault="004536C9" w:rsidP="004536C9">
      <w:pPr>
        <w:pStyle w:val="EndNoteBibliography"/>
        <w:spacing w:after="0"/>
        <w:ind w:left="720" w:hanging="720"/>
      </w:pPr>
      <w:r w:rsidRPr="004536C9">
        <w:t xml:space="preserve">Franco, A., Malhotra, N., &amp; Simonovits, G. (2014). Publication bias in the social sciences: Unlocking the file drawer. </w:t>
      </w:r>
      <w:r w:rsidRPr="004536C9">
        <w:rPr>
          <w:i/>
        </w:rPr>
        <w:t>Science, 345</w:t>
      </w:r>
      <w:r w:rsidRPr="004536C9">
        <w:t xml:space="preserve">(6203), 1502.  Retrieved from </w:t>
      </w:r>
      <w:hyperlink r:id="rId25" w:history="1">
        <w:r w:rsidRPr="004536C9">
          <w:rPr>
            <w:rStyle w:val="Hyperlink"/>
          </w:rPr>
          <w:t>http://science.sciencemag.org/content/345/6203/1502.abstract</w:t>
        </w:r>
      </w:hyperlink>
    </w:p>
    <w:p w14:paraId="7BEA9336" w14:textId="77777777" w:rsidR="004536C9" w:rsidRPr="004536C9" w:rsidRDefault="004536C9" w:rsidP="004536C9">
      <w:pPr>
        <w:pStyle w:val="EndNoteBibliography"/>
        <w:spacing w:after="0"/>
        <w:ind w:left="720" w:hanging="720"/>
      </w:pPr>
      <w:r w:rsidRPr="004536C9">
        <w:t xml:space="preserve">Gelman, A., &amp; Shirley, K. (2011). Inference from simulations and monitoring convergence. In S. Brooks, A. Gelman, G. Jones, &amp; X.-L. Meng (Eds.), </w:t>
      </w:r>
      <w:r w:rsidRPr="004536C9">
        <w:rPr>
          <w:i/>
        </w:rPr>
        <w:t>Handbook of markov chain monte carlo</w:t>
      </w:r>
      <w:r w:rsidRPr="004536C9">
        <w:t xml:space="preserve"> (Vol. 6, pp. 163-174). Boca Raton, Florida: CRC press. </w:t>
      </w:r>
    </w:p>
    <w:p w14:paraId="087219FD" w14:textId="77777777" w:rsidR="004536C9" w:rsidRPr="004536C9" w:rsidRDefault="004536C9" w:rsidP="004536C9">
      <w:pPr>
        <w:pStyle w:val="EndNoteBibliography"/>
        <w:spacing w:after="0"/>
        <w:ind w:left="720" w:hanging="720"/>
      </w:pPr>
      <w:r w:rsidRPr="004536C9">
        <w:t xml:space="preserve">Hartgerink, C. H. J., van Aert, R. C. M., Nuijten, M. B., Wicherts, J. M., &amp; van Assen, M. A. L. M. (2016). Distributions of p-values smaller than .05 in psychology: what is going on? </w:t>
      </w:r>
      <w:r w:rsidRPr="004536C9">
        <w:rPr>
          <w:i/>
        </w:rPr>
        <w:t>PeerJ, 4</w:t>
      </w:r>
      <w:r w:rsidRPr="004536C9">
        <w:t>, e1935. doi:10.7717/peerj.1935</w:t>
      </w:r>
    </w:p>
    <w:p w14:paraId="056FAAC9" w14:textId="77777777" w:rsidR="004536C9" w:rsidRPr="004536C9" w:rsidRDefault="004536C9" w:rsidP="004536C9">
      <w:pPr>
        <w:pStyle w:val="EndNoteBibliography"/>
        <w:spacing w:after="0"/>
        <w:ind w:left="720" w:hanging="720"/>
      </w:pPr>
      <w:r w:rsidRPr="004536C9">
        <w:t xml:space="preserve">Hedges, L. V. (1992). Modeling Publication Selection Effects in Meta-Analysis. </w:t>
      </w:r>
      <w:r w:rsidRPr="004536C9">
        <w:rPr>
          <w:i/>
        </w:rPr>
        <w:t>Statistical Science, 7</w:t>
      </w:r>
      <w:r w:rsidRPr="004536C9">
        <w:t xml:space="preserve">(2), 246-255. </w:t>
      </w:r>
    </w:p>
    <w:p w14:paraId="51235D14" w14:textId="77777777" w:rsidR="004536C9" w:rsidRPr="004536C9" w:rsidRDefault="004536C9" w:rsidP="004536C9">
      <w:pPr>
        <w:pStyle w:val="EndNoteBibliography"/>
        <w:spacing w:after="0"/>
        <w:ind w:left="720" w:hanging="720"/>
      </w:pPr>
      <w:r w:rsidRPr="004536C9">
        <w:t xml:space="preserve">The importance of no evidence. (2019). </w:t>
      </w:r>
      <w:r w:rsidRPr="004536C9">
        <w:rPr>
          <w:i/>
        </w:rPr>
        <w:t>Nature Human Behaviour, 3</w:t>
      </w:r>
      <w:r w:rsidRPr="004536C9">
        <w:t>(3), 197-197. doi:10.1038/s41562-019-0569-7</w:t>
      </w:r>
    </w:p>
    <w:p w14:paraId="7E72AC19" w14:textId="77777777" w:rsidR="004536C9" w:rsidRPr="004536C9" w:rsidRDefault="004536C9" w:rsidP="004536C9">
      <w:pPr>
        <w:pStyle w:val="EndNoteBibliography"/>
        <w:spacing w:after="0"/>
        <w:ind w:left="720" w:hanging="720"/>
      </w:pPr>
      <w:r w:rsidRPr="004536C9">
        <w:t xml:space="preserve">John, L. K., Loewenstein, G., &amp; Prelec, D. (2012). Measuring the Prevalence of Questionable Research Practices With Incentives for Truth Telling. </w:t>
      </w:r>
      <w:r w:rsidRPr="004536C9">
        <w:rPr>
          <w:i/>
        </w:rPr>
        <w:t>Psychological Science, 23</w:t>
      </w:r>
      <w:r w:rsidRPr="004536C9">
        <w:t>(5), 524-532. doi:10.1177/0956797611430953</w:t>
      </w:r>
    </w:p>
    <w:p w14:paraId="64D46C15" w14:textId="77777777" w:rsidR="004536C9" w:rsidRPr="004536C9" w:rsidRDefault="004536C9" w:rsidP="004536C9">
      <w:pPr>
        <w:pStyle w:val="EndNoteBibliography"/>
        <w:spacing w:after="0"/>
        <w:ind w:left="720" w:hanging="720"/>
      </w:pPr>
      <w:r w:rsidRPr="004536C9">
        <w:t xml:space="preserve">Kelley, K., Darku, F. B., &amp; Chattopadhyay, B. (2017). Accuracy in Parameter Estimation for a General Class of Effect Sizes: A Sequential Approach. </w:t>
      </w:r>
      <w:r w:rsidRPr="004536C9">
        <w:rPr>
          <w:i/>
        </w:rPr>
        <w:t>Psychological Methods</w:t>
      </w:r>
      <w:r w:rsidRPr="004536C9">
        <w:t>. doi:10.1037/met0000127</w:t>
      </w:r>
    </w:p>
    <w:p w14:paraId="5D761739" w14:textId="77777777" w:rsidR="004536C9" w:rsidRPr="004536C9" w:rsidRDefault="004536C9" w:rsidP="004536C9">
      <w:pPr>
        <w:pStyle w:val="EndNoteBibliography"/>
        <w:spacing w:after="0"/>
        <w:ind w:left="720" w:hanging="720"/>
      </w:pPr>
      <w:r w:rsidRPr="004536C9">
        <w:lastRenderedPageBreak/>
        <w:t xml:space="preserve">Kenny, D. A., &amp; Judd, C. M. (2019). The unappreciated heterogeneity of effect sizes: Implications for power, precision, planning of research, and replication. </w:t>
      </w:r>
      <w:r w:rsidRPr="004536C9">
        <w:rPr>
          <w:i/>
        </w:rPr>
        <w:t>Psychol Methods</w:t>
      </w:r>
      <w:r w:rsidRPr="004536C9">
        <w:t>. doi:10.1037/met0000209</w:t>
      </w:r>
    </w:p>
    <w:p w14:paraId="4929AE60" w14:textId="77777777" w:rsidR="004536C9" w:rsidRPr="004536C9" w:rsidRDefault="004536C9" w:rsidP="004536C9">
      <w:pPr>
        <w:pStyle w:val="EndNoteBibliography"/>
        <w:spacing w:after="0"/>
        <w:ind w:left="720" w:hanging="720"/>
      </w:pPr>
      <w:r w:rsidRPr="004536C9">
        <w:t xml:space="preserve">Kerr, N. L. (1998). HARKing: Hypothesizing After the Results are Known. </w:t>
      </w:r>
      <w:r w:rsidRPr="004536C9">
        <w:rPr>
          <w:i/>
        </w:rPr>
        <w:t>Personality and Social Psychology Review, 2</w:t>
      </w:r>
      <w:r w:rsidRPr="004536C9">
        <w:t>(3), 196-217. doi:10.1207/s15327957pspr0203_4</w:t>
      </w:r>
    </w:p>
    <w:p w14:paraId="3C927F66" w14:textId="77777777" w:rsidR="004536C9" w:rsidRPr="004536C9" w:rsidRDefault="004536C9" w:rsidP="004536C9">
      <w:pPr>
        <w:pStyle w:val="EndNoteBibliography"/>
        <w:spacing w:after="0"/>
        <w:ind w:left="720" w:hanging="720"/>
      </w:pPr>
      <w:r w:rsidRPr="004536C9">
        <w:t xml:space="preserve">Klein, R., Ratliff, K., Vianello, M., Adams Jr, R., Bahník, S., Bernstein, M., . . . Brumbaugh, C. (2014). Data from investigating variation in replicability: A “many labs” replication project. </w:t>
      </w:r>
      <w:r w:rsidRPr="004536C9">
        <w:rPr>
          <w:i/>
        </w:rPr>
        <w:t>Journal of Open Psychology Data, 2</w:t>
      </w:r>
      <w:r w:rsidRPr="004536C9">
        <w:t xml:space="preserve">(1). </w:t>
      </w:r>
    </w:p>
    <w:p w14:paraId="1830DFE5" w14:textId="77777777" w:rsidR="004536C9" w:rsidRPr="004536C9" w:rsidRDefault="004536C9" w:rsidP="004536C9">
      <w:pPr>
        <w:pStyle w:val="EndNoteBibliography"/>
        <w:spacing w:after="0"/>
        <w:ind w:left="720" w:hanging="720"/>
      </w:pPr>
      <w:r w:rsidRPr="004536C9">
        <w:t xml:space="preserve">Lakens, D. (2017). Equivalence Tests. </w:t>
      </w:r>
      <w:r w:rsidRPr="004536C9">
        <w:rPr>
          <w:i/>
        </w:rPr>
        <w:t>Social Psychological and Personality Science, 8</w:t>
      </w:r>
      <w:r w:rsidRPr="004536C9">
        <w:t>(4), 355-362. doi:10.1177/1948550617697177</w:t>
      </w:r>
    </w:p>
    <w:p w14:paraId="6DEC4456" w14:textId="77777777" w:rsidR="004536C9" w:rsidRPr="004536C9" w:rsidRDefault="004536C9" w:rsidP="004536C9">
      <w:pPr>
        <w:pStyle w:val="EndNoteBibliography"/>
        <w:spacing w:after="0"/>
        <w:ind w:left="720" w:hanging="720"/>
      </w:pPr>
      <w:r w:rsidRPr="004536C9">
        <w:t xml:space="preserve">Lakens, D., Scheel, A. M., &amp; Isager, P. M. (2018). Equivalence Testing for Psychological Research: A Tutorial. </w:t>
      </w:r>
      <w:r w:rsidRPr="004536C9">
        <w:rPr>
          <w:i/>
        </w:rPr>
        <w:t>Advances In Methods and Practices in Psychological Science, 1</w:t>
      </w:r>
      <w:r w:rsidRPr="004536C9">
        <w:t>(2), 259-269. doi:10.1177/2515245918770963</w:t>
      </w:r>
    </w:p>
    <w:p w14:paraId="771EA236" w14:textId="77777777" w:rsidR="004536C9" w:rsidRPr="004536C9" w:rsidRDefault="004536C9" w:rsidP="004536C9">
      <w:pPr>
        <w:pStyle w:val="EndNoteBibliography"/>
        <w:spacing w:after="0"/>
        <w:ind w:left="720" w:hanging="720"/>
      </w:pPr>
      <w:r w:rsidRPr="004536C9">
        <w:t xml:space="preserve">Lane, D. M., &amp; Dunlap, W. P. (1978). Estimating effect size: Bias resulting from the significance criterion in editorial decisions. </w:t>
      </w:r>
      <w:r w:rsidRPr="004536C9">
        <w:rPr>
          <w:i/>
        </w:rPr>
        <w:t>British Journal of Mathematical and Statistical Psychology, 31</w:t>
      </w:r>
      <w:r w:rsidRPr="004536C9">
        <w:t>(2), 107-112. doi:10.1111/j.2044-8317.1978.tb00578.x</w:t>
      </w:r>
    </w:p>
    <w:p w14:paraId="2AEAB682" w14:textId="77777777" w:rsidR="004536C9" w:rsidRPr="004536C9" w:rsidRDefault="004536C9" w:rsidP="004536C9">
      <w:pPr>
        <w:pStyle w:val="EndNoteBibliography"/>
        <w:spacing w:after="0"/>
        <w:ind w:left="720" w:hanging="720"/>
      </w:pPr>
      <w:r w:rsidRPr="004536C9">
        <w:t xml:space="preserve">Mahoney, M. J. (1977). Publication prejudices: An experimental study of confirmatory bias in the peer review system. </w:t>
      </w:r>
      <w:r w:rsidRPr="004536C9">
        <w:rPr>
          <w:i/>
        </w:rPr>
        <w:t>Cognitive Therapy and Research, 1</w:t>
      </w:r>
      <w:r w:rsidRPr="004536C9">
        <w:t>(2), 161-175. doi:10.1007/BF01173636</w:t>
      </w:r>
    </w:p>
    <w:p w14:paraId="04026828" w14:textId="77777777" w:rsidR="004536C9" w:rsidRPr="004536C9" w:rsidRDefault="004536C9" w:rsidP="004536C9">
      <w:pPr>
        <w:pStyle w:val="EndNoteBibliography"/>
        <w:spacing w:after="0"/>
        <w:ind w:left="720" w:hanging="720"/>
      </w:pPr>
      <w:r w:rsidRPr="004536C9">
        <w:t xml:space="preserve">Maxwell, S. E., Kelley, K., &amp; Rausch, J. R. (2008). Sample size planning for statistical power and accuracy in parameter estimation. </w:t>
      </w:r>
      <w:r w:rsidRPr="004536C9">
        <w:rPr>
          <w:i/>
        </w:rPr>
        <w:t>Annual Review of Psychology, 59</w:t>
      </w:r>
      <w:r w:rsidRPr="004536C9">
        <w:t>(1), 537-563. doi:doi:10.1146/annurev.psych.59.103006.093735</w:t>
      </w:r>
    </w:p>
    <w:p w14:paraId="19127E28" w14:textId="77777777" w:rsidR="004536C9" w:rsidRPr="004536C9" w:rsidRDefault="004536C9" w:rsidP="004536C9">
      <w:pPr>
        <w:pStyle w:val="EndNoteBibliography"/>
        <w:spacing w:after="0"/>
        <w:ind w:left="720" w:hanging="720"/>
      </w:pPr>
      <w:r w:rsidRPr="004536C9">
        <w:t xml:space="preserve">Moshontz, H., Campbell, L., Ebersole, C. R., Ijzerman, H., Urry, H. L., Forscher, P. S., . . . Chartier, C. R. (2018). The Psychological Science Accelerator: Advancing Psychology Through a Distributed Collaborative Network. </w:t>
      </w:r>
      <w:r w:rsidRPr="004536C9">
        <w:rPr>
          <w:i/>
        </w:rPr>
        <w:t>Advances In Methods and Practices in Psychological Science, 1</w:t>
      </w:r>
      <w:r w:rsidRPr="004536C9">
        <w:t>(4), 501-515. doi:10.1177/2515245918797607</w:t>
      </w:r>
    </w:p>
    <w:p w14:paraId="154A42AE" w14:textId="77777777" w:rsidR="004536C9" w:rsidRPr="004536C9" w:rsidRDefault="004536C9" w:rsidP="004536C9">
      <w:pPr>
        <w:pStyle w:val="EndNoteBibliography"/>
        <w:spacing w:after="0"/>
        <w:ind w:left="720" w:hanging="720"/>
      </w:pPr>
      <w:r w:rsidRPr="004536C9">
        <w:t xml:space="preserve">Murphy, K. R., &amp; Aguinis, H. (2017). HARKing: How Badly Can Cherry-Picking and Question Trolling Produce Bias in Published Results? </w:t>
      </w:r>
      <w:r w:rsidRPr="004536C9">
        <w:rPr>
          <w:i/>
        </w:rPr>
        <w:t>Journal of Business and Psychology</w:t>
      </w:r>
      <w:r w:rsidRPr="004536C9">
        <w:t>. doi:10.1007/s10869-017-9524-7</w:t>
      </w:r>
    </w:p>
    <w:p w14:paraId="041E754A" w14:textId="77777777" w:rsidR="004536C9" w:rsidRPr="004536C9" w:rsidRDefault="004536C9" w:rsidP="004536C9">
      <w:pPr>
        <w:pStyle w:val="EndNoteBibliography"/>
        <w:spacing w:after="0"/>
        <w:ind w:left="720" w:hanging="720"/>
      </w:pPr>
      <w:r w:rsidRPr="004536C9">
        <w:t xml:space="preserve">Nakagawa, S., &amp; Santos, E. S. A. (2012). Methodological issues and advances in biological meta-analysis. </w:t>
      </w:r>
      <w:r w:rsidRPr="004536C9">
        <w:rPr>
          <w:i/>
        </w:rPr>
        <w:t>Evolutionary Ecology, 26</w:t>
      </w:r>
      <w:r w:rsidRPr="004536C9">
        <w:t>(5), 1253-1274. doi:10.1007/s10682-012-9555-5</w:t>
      </w:r>
    </w:p>
    <w:p w14:paraId="58BCAC32" w14:textId="77777777" w:rsidR="004536C9" w:rsidRPr="004536C9" w:rsidRDefault="004536C9" w:rsidP="004536C9">
      <w:pPr>
        <w:pStyle w:val="EndNoteBibliography"/>
        <w:spacing w:after="0"/>
        <w:ind w:left="720" w:hanging="720"/>
      </w:pPr>
      <w:r w:rsidRPr="004536C9">
        <w:t xml:space="preserve">Nosek, B. A., &amp; Lakens, D. (2014). Registered Reports. </w:t>
      </w:r>
      <w:r w:rsidRPr="004536C9">
        <w:rPr>
          <w:i/>
        </w:rPr>
        <w:t>Social Psychology, 45</w:t>
      </w:r>
      <w:r w:rsidRPr="004536C9">
        <w:t>(3), 137-141. doi:10.1027/1864-9335/a000192</w:t>
      </w:r>
    </w:p>
    <w:p w14:paraId="41B146B9" w14:textId="77777777" w:rsidR="004536C9" w:rsidRPr="004536C9" w:rsidRDefault="004536C9" w:rsidP="004536C9">
      <w:pPr>
        <w:pStyle w:val="EndNoteBibliography"/>
        <w:spacing w:after="0"/>
        <w:ind w:left="720" w:hanging="720"/>
      </w:pPr>
      <w:r w:rsidRPr="004536C9">
        <w:t xml:space="preserve">Oakes, M. (1986). </w:t>
      </w:r>
      <w:r w:rsidRPr="004536C9">
        <w:rPr>
          <w:i/>
        </w:rPr>
        <w:t>Statistical inference: A commentary for the social and behavioural sciences</w:t>
      </w:r>
      <w:r w:rsidRPr="004536C9">
        <w:t xml:space="preserve">. New York, NY: Wiley. </w:t>
      </w:r>
    </w:p>
    <w:p w14:paraId="4154C5C0" w14:textId="6917C434" w:rsidR="004536C9" w:rsidRPr="004536C9" w:rsidRDefault="004536C9" w:rsidP="004536C9">
      <w:pPr>
        <w:pStyle w:val="EndNoteBibliography"/>
        <w:spacing w:after="0"/>
        <w:ind w:left="720" w:hanging="720"/>
      </w:pPr>
      <w:r w:rsidRPr="004536C9">
        <w:t xml:space="preserve">Open Science Collaboration. (2015). Estimating the reproducibility of psychological science. </w:t>
      </w:r>
      <w:r w:rsidRPr="004536C9">
        <w:rPr>
          <w:i/>
        </w:rPr>
        <w:t>Science, 349</w:t>
      </w:r>
      <w:r w:rsidRPr="004536C9">
        <w:t xml:space="preserve">(6251).  Retrieved from </w:t>
      </w:r>
      <w:hyperlink r:id="rId26" w:history="1">
        <w:r w:rsidRPr="004536C9">
          <w:rPr>
            <w:rStyle w:val="Hyperlink"/>
          </w:rPr>
          <w:t>http://science.sciencemag.org/content/349/6251/aac4716.abstract</w:t>
        </w:r>
      </w:hyperlink>
    </w:p>
    <w:p w14:paraId="04FE09F6" w14:textId="77777777" w:rsidR="004536C9" w:rsidRPr="004536C9" w:rsidRDefault="004536C9" w:rsidP="004536C9">
      <w:pPr>
        <w:pStyle w:val="EndNoteBibliography"/>
        <w:spacing w:after="0"/>
        <w:ind w:left="720" w:hanging="720"/>
      </w:pPr>
      <w:r w:rsidRPr="004536C9">
        <w:t xml:space="preserve">Plummer, M., Stukalov, A., &amp; Denwood, M. (2018). rjags: Bayesian Graphical Models using MCMC. R package version 4.8.0. </w:t>
      </w:r>
    </w:p>
    <w:p w14:paraId="006B9317" w14:textId="77777777" w:rsidR="004536C9" w:rsidRPr="004536C9" w:rsidRDefault="004536C9" w:rsidP="004536C9">
      <w:pPr>
        <w:pStyle w:val="EndNoteBibliography"/>
        <w:spacing w:after="0"/>
        <w:ind w:left="720" w:hanging="720"/>
      </w:pPr>
      <w:r w:rsidRPr="004536C9">
        <w:t xml:space="preserve">Pocock, S. J. (1977). Group sequential methods in the design and analysis of clinical trials. </w:t>
      </w:r>
      <w:r w:rsidRPr="004536C9">
        <w:rPr>
          <w:i/>
        </w:rPr>
        <w:t>Biometrika, 64</w:t>
      </w:r>
      <w:r w:rsidRPr="004536C9">
        <w:t>(2), 191-199. doi:10.1093/biomet/64.2.191</w:t>
      </w:r>
    </w:p>
    <w:p w14:paraId="364425A6" w14:textId="7FBC20C9" w:rsidR="004536C9" w:rsidRPr="004536C9" w:rsidRDefault="004536C9" w:rsidP="004536C9">
      <w:pPr>
        <w:pStyle w:val="EndNoteBibliography"/>
        <w:spacing w:after="0"/>
        <w:ind w:left="720" w:hanging="720"/>
      </w:pPr>
      <w:r w:rsidRPr="004536C9">
        <w:t xml:space="preserve">R Development Core Team. (2018). R: A language and environment for statistical computing (Version 3.5.0). Vienna, Austria: R Foundation for Statistical Computing. Retrieved from </w:t>
      </w:r>
      <w:hyperlink r:id="rId27" w:history="1">
        <w:r w:rsidRPr="004536C9">
          <w:rPr>
            <w:rStyle w:val="Hyperlink"/>
          </w:rPr>
          <w:t>http://www.R-project.org</w:t>
        </w:r>
      </w:hyperlink>
    </w:p>
    <w:p w14:paraId="30218C09" w14:textId="1DDD8362" w:rsidR="004536C9" w:rsidRPr="004536C9" w:rsidRDefault="004536C9" w:rsidP="004536C9">
      <w:pPr>
        <w:pStyle w:val="EndNoteBibliography"/>
        <w:spacing w:after="0"/>
        <w:ind w:left="720" w:hanging="720"/>
      </w:pPr>
      <w:r w:rsidRPr="004536C9">
        <w:t xml:space="preserve">Schäfer, T., &amp; Schwarz, M. A. (2019). The Meaningfulness of Effect Sizes in Psychological Research: Differences Between Sub-Disciplines and the Impact of Potential Biases. </w:t>
      </w:r>
      <w:r w:rsidRPr="004536C9">
        <w:rPr>
          <w:i/>
        </w:rPr>
        <w:t>Frontiers in Psychology, 10</w:t>
      </w:r>
      <w:r w:rsidRPr="004536C9">
        <w:t xml:space="preserve">, 813.  Retrieved from </w:t>
      </w:r>
      <w:hyperlink r:id="rId28" w:history="1">
        <w:r w:rsidRPr="004536C9">
          <w:rPr>
            <w:rStyle w:val="Hyperlink"/>
          </w:rPr>
          <w:t>https://www.frontiersin.org/article/10.3389/fpsyg.2019.00813</w:t>
        </w:r>
      </w:hyperlink>
    </w:p>
    <w:p w14:paraId="0D9855AF" w14:textId="77777777" w:rsidR="004536C9" w:rsidRPr="004536C9" w:rsidRDefault="004536C9" w:rsidP="004536C9">
      <w:pPr>
        <w:pStyle w:val="EndNoteBibliography"/>
        <w:spacing w:after="0"/>
        <w:ind w:left="720" w:hanging="720"/>
      </w:pPr>
      <w:r w:rsidRPr="004536C9">
        <w:t xml:space="preserve">Simmons, J. P., Nelson, L. D., &amp; Simonsohn, U. (2011). False-Positive Psychology. </w:t>
      </w:r>
      <w:r w:rsidRPr="004536C9">
        <w:rPr>
          <w:i/>
        </w:rPr>
        <w:t>Psychological Science, 22</w:t>
      </w:r>
      <w:r w:rsidRPr="004536C9">
        <w:t>(11), 1359-1366. doi:10.1177/0956797611417632</w:t>
      </w:r>
    </w:p>
    <w:p w14:paraId="14827AE2" w14:textId="77777777" w:rsidR="004536C9" w:rsidRPr="004536C9" w:rsidRDefault="004536C9" w:rsidP="004536C9">
      <w:pPr>
        <w:pStyle w:val="EndNoteBibliography"/>
        <w:spacing w:after="0"/>
        <w:ind w:left="720" w:hanging="720"/>
      </w:pPr>
      <w:r w:rsidRPr="004536C9">
        <w:lastRenderedPageBreak/>
        <w:t xml:space="preserve">Stanley, T. D., Carter, E. C., &amp; Doucouliagos, H. (2018). What Meta-Analyses Reveal About the Replicability of Psychological Research. </w:t>
      </w:r>
      <w:r w:rsidRPr="004536C9">
        <w:rPr>
          <w:i/>
        </w:rPr>
        <w:t>Psychological Bulletin</w:t>
      </w:r>
      <w:r w:rsidRPr="004536C9">
        <w:t xml:space="preserve">. </w:t>
      </w:r>
    </w:p>
    <w:p w14:paraId="60A62329" w14:textId="77777777" w:rsidR="004536C9" w:rsidRPr="004536C9" w:rsidRDefault="004536C9" w:rsidP="004536C9">
      <w:pPr>
        <w:pStyle w:val="EndNoteBibliography"/>
        <w:spacing w:after="0"/>
        <w:ind w:left="720" w:hanging="720"/>
      </w:pPr>
      <w:r w:rsidRPr="004536C9">
        <w:t xml:space="preserve">Sterling, T. D. (1959). Publication Decisions and Their Possible Effects on Inferences Drawn from Tests of Significance--Or Vice Versa. </w:t>
      </w:r>
      <w:r w:rsidRPr="004536C9">
        <w:rPr>
          <w:i/>
        </w:rPr>
        <w:t>Journal of the American Statistical Association, 54</w:t>
      </w:r>
      <w:r w:rsidRPr="004536C9">
        <w:t>(285), 30-34. doi:10.2307/2282137</w:t>
      </w:r>
    </w:p>
    <w:p w14:paraId="657DD2C8" w14:textId="77777777" w:rsidR="004536C9" w:rsidRPr="004536C9" w:rsidRDefault="004536C9" w:rsidP="004536C9">
      <w:pPr>
        <w:pStyle w:val="EndNoteBibliography"/>
        <w:spacing w:after="0"/>
        <w:ind w:left="720" w:hanging="720"/>
      </w:pPr>
      <w:r w:rsidRPr="004536C9">
        <w:t xml:space="preserve">Szucs, D., &amp; Ioannidis, J. P. A. (2017). Empirical assessment of published effect sizes and power in the recent cognitive neuroscience and psychology literature. </w:t>
      </w:r>
      <w:r w:rsidRPr="004536C9">
        <w:rPr>
          <w:i/>
        </w:rPr>
        <w:t>PLOS Biology, 15</w:t>
      </w:r>
      <w:r w:rsidRPr="004536C9">
        <w:t>(3), e2000797. doi:10.1371/journal.pbio.2000797</w:t>
      </w:r>
    </w:p>
    <w:p w14:paraId="05A28108" w14:textId="77777777" w:rsidR="004536C9" w:rsidRPr="004536C9" w:rsidRDefault="004536C9" w:rsidP="004536C9">
      <w:pPr>
        <w:pStyle w:val="EndNoteBibliography"/>
        <w:spacing w:after="0"/>
        <w:ind w:left="720" w:hanging="720"/>
      </w:pPr>
      <w:r w:rsidRPr="004536C9">
        <w:t xml:space="preserve">Thompson, B. (2002). What Future Quantitative Social Science Research Could Look Like: Confidence Intervals for Effect Sizes. </w:t>
      </w:r>
      <w:r w:rsidRPr="004536C9">
        <w:rPr>
          <w:i/>
        </w:rPr>
        <w:t>Educational Researcher, 31</w:t>
      </w:r>
      <w:r w:rsidRPr="004536C9">
        <w:t>(3), 25-32. doi:10.3102/0013189X031003025</w:t>
      </w:r>
    </w:p>
    <w:p w14:paraId="25C12586" w14:textId="77777777" w:rsidR="004536C9" w:rsidRPr="004536C9" w:rsidRDefault="004536C9" w:rsidP="004536C9">
      <w:pPr>
        <w:pStyle w:val="EndNoteBibliography"/>
        <w:spacing w:after="0"/>
        <w:ind w:left="720" w:hanging="720"/>
      </w:pPr>
      <w:r w:rsidRPr="004536C9">
        <w:t xml:space="preserve">Viechtbauer, W. (2010). Conducting Meta-Analyses in R with the metafor Package. </w:t>
      </w:r>
      <w:r w:rsidRPr="004536C9">
        <w:rPr>
          <w:i/>
        </w:rPr>
        <w:t>Journal Of Statistical Software, 36</w:t>
      </w:r>
      <w:r w:rsidRPr="004536C9">
        <w:t>(3), 48. doi:10.18637/jss.v036.i03</w:t>
      </w:r>
    </w:p>
    <w:p w14:paraId="78E63C48" w14:textId="77777777" w:rsidR="004536C9" w:rsidRPr="004536C9" w:rsidRDefault="004536C9" w:rsidP="004536C9">
      <w:pPr>
        <w:pStyle w:val="EndNoteBibliography"/>
        <w:ind w:left="720" w:hanging="720"/>
      </w:pPr>
      <w:r w:rsidRPr="004536C9">
        <w:t xml:space="preserve">Wicherts, J. M., Veldkamp, C. L. S., Augusteijn, H. E. M., Bakker, M., van Aert, R. C. M., &amp; van Assen, M. A. L. M. (2016). Degrees of Freedom in Planning, Running, Analyzing, and Reporting Psychological Studies: A Checklist to Avoid p-Hacking. </w:t>
      </w:r>
      <w:r w:rsidRPr="004536C9">
        <w:rPr>
          <w:i/>
        </w:rPr>
        <w:t>Frontiers in Psychology, 7</w:t>
      </w:r>
      <w:r w:rsidRPr="004536C9">
        <w:t>, 1832. doi:10.3389/fpsyg.2016.01832</w:t>
      </w:r>
    </w:p>
    <w:p w14:paraId="375300D5" w14:textId="2E0109EB"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75560A33"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1DA8A" w14:textId="77777777" w:rsidR="0034071B" w:rsidRDefault="0034071B" w:rsidP="007F350D">
      <w:pPr>
        <w:spacing w:after="0" w:line="240" w:lineRule="auto"/>
      </w:pPr>
      <w:r>
        <w:separator/>
      </w:r>
    </w:p>
  </w:endnote>
  <w:endnote w:type="continuationSeparator" w:id="0">
    <w:p w14:paraId="3BD646A2" w14:textId="77777777" w:rsidR="0034071B" w:rsidRDefault="0034071B"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676BF4" w14:textId="77777777" w:rsidR="0034071B" w:rsidRDefault="0034071B" w:rsidP="007F350D">
      <w:pPr>
        <w:spacing w:after="0" w:line="240" w:lineRule="auto"/>
      </w:pPr>
      <w:r>
        <w:separator/>
      </w:r>
    </w:p>
  </w:footnote>
  <w:footnote w:type="continuationSeparator" w:id="0">
    <w:p w14:paraId="23314C24" w14:textId="77777777" w:rsidR="0034071B" w:rsidRDefault="0034071B"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305566" w:rsidRDefault="00305566"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305566" w:rsidRPr="00133935" w:rsidRDefault="00305566"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305566" w:rsidRDefault="00305566"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305566" w:rsidRDefault="00305566"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record-ids&gt;&lt;/item&gt;&lt;/Libraries&gt;"/>
  </w:docVars>
  <w:rsids>
    <w:rsidRoot w:val="00137A40"/>
    <w:rsid w:val="000018DA"/>
    <w:rsid w:val="000024F6"/>
    <w:rsid w:val="00002634"/>
    <w:rsid w:val="00002FAE"/>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0DC8"/>
    <w:rsid w:val="000534A4"/>
    <w:rsid w:val="00060202"/>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C7D"/>
    <w:rsid w:val="000E178D"/>
    <w:rsid w:val="000E5968"/>
    <w:rsid w:val="000E5CC0"/>
    <w:rsid w:val="000E68EC"/>
    <w:rsid w:val="000E74FF"/>
    <w:rsid w:val="000F3933"/>
    <w:rsid w:val="000F4EDE"/>
    <w:rsid w:val="000F53DE"/>
    <w:rsid w:val="000F6B3B"/>
    <w:rsid w:val="000F714C"/>
    <w:rsid w:val="00104715"/>
    <w:rsid w:val="00107952"/>
    <w:rsid w:val="0011085D"/>
    <w:rsid w:val="001108EB"/>
    <w:rsid w:val="00111C6D"/>
    <w:rsid w:val="00112C97"/>
    <w:rsid w:val="00114420"/>
    <w:rsid w:val="00116E75"/>
    <w:rsid w:val="00117382"/>
    <w:rsid w:val="001238DC"/>
    <w:rsid w:val="001241A1"/>
    <w:rsid w:val="0012490F"/>
    <w:rsid w:val="001251C9"/>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7ADA"/>
    <w:rsid w:val="0016078E"/>
    <w:rsid w:val="00160DD3"/>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672"/>
    <w:rsid w:val="00237CC2"/>
    <w:rsid w:val="0024733B"/>
    <w:rsid w:val="00247B2C"/>
    <w:rsid w:val="00251827"/>
    <w:rsid w:val="00251ACE"/>
    <w:rsid w:val="00253305"/>
    <w:rsid w:val="00254235"/>
    <w:rsid w:val="0025575C"/>
    <w:rsid w:val="0025629B"/>
    <w:rsid w:val="0026133F"/>
    <w:rsid w:val="00261DC4"/>
    <w:rsid w:val="00263DE4"/>
    <w:rsid w:val="00265581"/>
    <w:rsid w:val="002709A9"/>
    <w:rsid w:val="00275D60"/>
    <w:rsid w:val="00276A33"/>
    <w:rsid w:val="0027713A"/>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30905"/>
    <w:rsid w:val="00330D73"/>
    <w:rsid w:val="0033137E"/>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E050D"/>
    <w:rsid w:val="003E5C32"/>
    <w:rsid w:val="003E6281"/>
    <w:rsid w:val="003E6D14"/>
    <w:rsid w:val="003F0415"/>
    <w:rsid w:val="003F075A"/>
    <w:rsid w:val="003F3080"/>
    <w:rsid w:val="003F3A92"/>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73B44"/>
    <w:rsid w:val="0047485A"/>
    <w:rsid w:val="004761D1"/>
    <w:rsid w:val="00476805"/>
    <w:rsid w:val="00476F21"/>
    <w:rsid w:val="004779EF"/>
    <w:rsid w:val="00481F82"/>
    <w:rsid w:val="0048423A"/>
    <w:rsid w:val="00485197"/>
    <w:rsid w:val="004855AB"/>
    <w:rsid w:val="00485B18"/>
    <w:rsid w:val="0048790E"/>
    <w:rsid w:val="00493F2E"/>
    <w:rsid w:val="00494AB9"/>
    <w:rsid w:val="004A2C9E"/>
    <w:rsid w:val="004A43F1"/>
    <w:rsid w:val="004B081E"/>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3184"/>
    <w:rsid w:val="0058540B"/>
    <w:rsid w:val="005860CF"/>
    <w:rsid w:val="00586EA3"/>
    <w:rsid w:val="00590193"/>
    <w:rsid w:val="00590850"/>
    <w:rsid w:val="00592065"/>
    <w:rsid w:val="00592DC6"/>
    <w:rsid w:val="005944E2"/>
    <w:rsid w:val="005960A0"/>
    <w:rsid w:val="0059630F"/>
    <w:rsid w:val="005965C6"/>
    <w:rsid w:val="005976BA"/>
    <w:rsid w:val="00597B57"/>
    <w:rsid w:val="005A60AB"/>
    <w:rsid w:val="005A6A6F"/>
    <w:rsid w:val="005B3E40"/>
    <w:rsid w:val="005B4607"/>
    <w:rsid w:val="005B4E40"/>
    <w:rsid w:val="005B561F"/>
    <w:rsid w:val="005B7A43"/>
    <w:rsid w:val="005C40AD"/>
    <w:rsid w:val="005C4243"/>
    <w:rsid w:val="005D0394"/>
    <w:rsid w:val="005D17E4"/>
    <w:rsid w:val="005D36D7"/>
    <w:rsid w:val="005E0675"/>
    <w:rsid w:val="005E0719"/>
    <w:rsid w:val="005E4E1A"/>
    <w:rsid w:val="005E6ADE"/>
    <w:rsid w:val="005E6C89"/>
    <w:rsid w:val="005F30E2"/>
    <w:rsid w:val="005F6994"/>
    <w:rsid w:val="00600539"/>
    <w:rsid w:val="0060298E"/>
    <w:rsid w:val="006030DA"/>
    <w:rsid w:val="00603EFB"/>
    <w:rsid w:val="00604D61"/>
    <w:rsid w:val="00605069"/>
    <w:rsid w:val="0060781B"/>
    <w:rsid w:val="00613C6B"/>
    <w:rsid w:val="00616725"/>
    <w:rsid w:val="00620260"/>
    <w:rsid w:val="0062139D"/>
    <w:rsid w:val="00621D60"/>
    <w:rsid w:val="0062380E"/>
    <w:rsid w:val="006239F9"/>
    <w:rsid w:val="0063020C"/>
    <w:rsid w:val="006308E6"/>
    <w:rsid w:val="0063111E"/>
    <w:rsid w:val="00631E30"/>
    <w:rsid w:val="00633369"/>
    <w:rsid w:val="00635D08"/>
    <w:rsid w:val="00636993"/>
    <w:rsid w:val="006374EC"/>
    <w:rsid w:val="006405EE"/>
    <w:rsid w:val="0064232B"/>
    <w:rsid w:val="006430B5"/>
    <w:rsid w:val="00644D4B"/>
    <w:rsid w:val="00646C67"/>
    <w:rsid w:val="0065213F"/>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E043C"/>
    <w:rsid w:val="006E1A89"/>
    <w:rsid w:val="006E30A1"/>
    <w:rsid w:val="006E7172"/>
    <w:rsid w:val="006F0CA5"/>
    <w:rsid w:val="006F3D9B"/>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67C9"/>
    <w:rsid w:val="00740CCA"/>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6905"/>
    <w:rsid w:val="007C5217"/>
    <w:rsid w:val="007C611F"/>
    <w:rsid w:val="007C6BF6"/>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4BF3"/>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C202E"/>
    <w:rsid w:val="009C2917"/>
    <w:rsid w:val="009C47F3"/>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3D0D"/>
    <w:rsid w:val="00A347AD"/>
    <w:rsid w:val="00A37145"/>
    <w:rsid w:val="00A419E0"/>
    <w:rsid w:val="00A4472B"/>
    <w:rsid w:val="00A45E83"/>
    <w:rsid w:val="00A539D5"/>
    <w:rsid w:val="00A5492A"/>
    <w:rsid w:val="00A55818"/>
    <w:rsid w:val="00A605B2"/>
    <w:rsid w:val="00A66FEA"/>
    <w:rsid w:val="00A701B1"/>
    <w:rsid w:val="00A71DA9"/>
    <w:rsid w:val="00A72877"/>
    <w:rsid w:val="00A7361F"/>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55FA"/>
    <w:rsid w:val="00B05AFE"/>
    <w:rsid w:val="00B07785"/>
    <w:rsid w:val="00B11E29"/>
    <w:rsid w:val="00B12877"/>
    <w:rsid w:val="00B12CA9"/>
    <w:rsid w:val="00B14211"/>
    <w:rsid w:val="00B15F83"/>
    <w:rsid w:val="00B17BD1"/>
    <w:rsid w:val="00B17CE8"/>
    <w:rsid w:val="00B2317B"/>
    <w:rsid w:val="00B2411B"/>
    <w:rsid w:val="00B246A2"/>
    <w:rsid w:val="00B250CE"/>
    <w:rsid w:val="00B25506"/>
    <w:rsid w:val="00B25C87"/>
    <w:rsid w:val="00B3075A"/>
    <w:rsid w:val="00B31500"/>
    <w:rsid w:val="00B3503D"/>
    <w:rsid w:val="00B40908"/>
    <w:rsid w:val="00B4353B"/>
    <w:rsid w:val="00B44391"/>
    <w:rsid w:val="00B44DB0"/>
    <w:rsid w:val="00B5090C"/>
    <w:rsid w:val="00B50ACF"/>
    <w:rsid w:val="00B50FA8"/>
    <w:rsid w:val="00B51453"/>
    <w:rsid w:val="00B514AE"/>
    <w:rsid w:val="00B53BD1"/>
    <w:rsid w:val="00B5563E"/>
    <w:rsid w:val="00B55BA4"/>
    <w:rsid w:val="00B5606E"/>
    <w:rsid w:val="00B56834"/>
    <w:rsid w:val="00B62126"/>
    <w:rsid w:val="00B63FDA"/>
    <w:rsid w:val="00B65234"/>
    <w:rsid w:val="00B65785"/>
    <w:rsid w:val="00B663CA"/>
    <w:rsid w:val="00B67328"/>
    <w:rsid w:val="00B7006C"/>
    <w:rsid w:val="00B703AB"/>
    <w:rsid w:val="00B70A7D"/>
    <w:rsid w:val="00B72672"/>
    <w:rsid w:val="00B77EE6"/>
    <w:rsid w:val="00B85EEC"/>
    <w:rsid w:val="00B86807"/>
    <w:rsid w:val="00B91CAE"/>
    <w:rsid w:val="00B92256"/>
    <w:rsid w:val="00B9383B"/>
    <w:rsid w:val="00B93F4D"/>
    <w:rsid w:val="00B9666B"/>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C44"/>
    <w:rsid w:val="00BF3691"/>
    <w:rsid w:val="00BF37B8"/>
    <w:rsid w:val="00BF3D8D"/>
    <w:rsid w:val="00BF784C"/>
    <w:rsid w:val="00C002CF"/>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6FC"/>
    <w:rsid w:val="00D130FB"/>
    <w:rsid w:val="00D1472B"/>
    <w:rsid w:val="00D14D31"/>
    <w:rsid w:val="00D166B8"/>
    <w:rsid w:val="00D1769A"/>
    <w:rsid w:val="00D17FE7"/>
    <w:rsid w:val="00D20039"/>
    <w:rsid w:val="00D20EB1"/>
    <w:rsid w:val="00D23475"/>
    <w:rsid w:val="00D23711"/>
    <w:rsid w:val="00D27604"/>
    <w:rsid w:val="00D31830"/>
    <w:rsid w:val="00D347AE"/>
    <w:rsid w:val="00D37BF8"/>
    <w:rsid w:val="00D43186"/>
    <w:rsid w:val="00D44E26"/>
    <w:rsid w:val="00D50A44"/>
    <w:rsid w:val="00D51E84"/>
    <w:rsid w:val="00D56F7C"/>
    <w:rsid w:val="00D60485"/>
    <w:rsid w:val="00D606A7"/>
    <w:rsid w:val="00D618E9"/>
    <w:rsid w:val="00D637D0"/>
    <w:rsid w:val="00D660C6"/>
    <w:rsid w:val="00D737CB"/>
    <w:rsid w:val="00D774EF"/>
    <w:rsid w:val="00D837B4"/>
    <w:rsid w:val="00D83D87"/>
    <w:rsid w:val="00D85893"/>
    <w:rsid w:val="00D85E16"/>
    <w:rsid w:val="00D91101"/>
    <w:rsid w:val="00D9194F"/>
    <w:rsid w:val="00D91D63"/>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6789"/>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5660"/>
    <w:rsid w:val="00DF77BF"/>
    <w:rsid w:val="00E03D93"/>
    <w:rsid w:val="00E043B2"/>
    <w:rsid w:val="00E04748"/>
    <w:rsid w:val="00E06FEC"/>
    <w:rsid w:val="00E113E9"/>
    <w:rsid w:val="00E1678C"/>
    <w:rsid w:val="00E17FCE"/>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62C82"/>
    <w:rsid w:val="00E63B52"/>
    <w:rsid w:val="00E6538F"/>
    <w:rsid w:val="00E705A4"/>
    <w:rsid w:val="00E71D50"/>
    <w:rsid w:val="00E71EBC"/>
    <w:rsid w:val="00E765E2"/>
    <w:rsid w:val="00E82A22"/>
    <w:rsid w:val="00E834A4"/>
    <w:rsid w:val="00E84240"/>
    <w:rsid w:val="00E84926"/>
    <w:rsid w:val="00E84D43"/>
    <w:rsid w:val="00E86DA6"/>
    <w:rsid w:val="00E87D3A"/>
    <w:rsid w:val="00E9217C"/>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E1069"/>
    <w:rsid w:val="00EE1853"/>
    <w:rsid w:val="00EE3551"/>
    <w:rsid w:val="00EE5300"/>
    <w:rsid w:val="00EE7848"/>
    <w:rsid w:val="00EF0A5A"/>
    <w:rsid w:val="00EF5E9C"/>
    <w:rsid w:val="00EF78D0"/>
    <w:rsid w:val="00EF7D67"/>
    <w:rsid w:val="00F006BF"/>
    <w:rsid w:val="00F04430"/>
    <w:rsid w:val="00F04717"/>
    <w:rsid w:val="00F04D1D"/>
    <w:rsid w:val="00F056AA"/>
    <w:rsid w:val="00F05C8F"/>
    <w:rsid w:val="00F101C5"/>
    <w:rsid w:val="00F1225D"/>
    <w:rsid w:val="00F1374D"/>
    <w:rsid w:val="00F159AC"/>
    <w:rsid w:val="00F164D9"/>
    <w:rsid w:val="00F16CC9"/>
    <w:rsid w:val="00F2034D"/>
    <w:rsid w:val="00F21855"/>
    <w:rsid w:val="00F22715"/>
    <w:rsid w:val="00F23D98"/>
    <w:rsid w:val="00F259FC"/>
    <w:rsid w:val="00F27CD9"/>
    <w:rsid w:val="00F27ECF"/>
    <w:rsid w:val="00F3323F"/>
    <w:rsid w:val="00F35BFE"/>
    <w:rsid w:val="00F429BD"/>
    <w:rsid w:val="00F43FBF"/>
    <w:rsid w:val="00F4553B"/>
    <w:rsid w:val="00F51F4A"/>
    <w:rsid w:val="00F52E35"/>
    <w:rsid w:val="00F541D3"/>
    <w:rsid w:val="00F56092"/>
    <w:rsid w:val="00F63085"/>
    <w:rsid w:val="00F631C1"/>
    <w:rsid w:val="00F652AF"/>
    <w:rsid w:val="00F67DA8"/>
    <w:rsid w:val="00F703CF"/>
    <w:rsid w:val="00F76D55"/>
    <w:rsid w:val="00F8033E"/>
    <w:rsid w:val="00F806DF"/>
    <w:rsid w:val="00F809AD"/>
    <w:rsid w:val="00F830AA"/>
    <w:rsid w:val="00F83CA4"/>
    <w:rsid w:val="00F87F50"/>
    <w:rsid w:val="00F906F1"/>
    <w:rsid w:val="00F92ABD"/>
    <w:rsid w:val="00F973B5"/>
    <w:rsid w:val="00F97998"/>
    <w:rsid w:val="00FA0544"/>
    <w:rsid w:val="00FA1EA8"/>
    <w:rsid w:val="00FA2430"/>
    <w:rsid w:val="00FA3A09"/>
    <w:rsid w:val="00FA461D"/>
    <w:rsid w:val="00FA5136"/>
    <w:rsid w:val="00FA535F"/>
    <w:rsid w:val="00FA6CC1"/>
    <w:rsid w:val="00FB1951"/>
    <w:rsid w:val="00FB23A4"/>
    <w:rsid w:val="00FB352F"/>
    <w:rsid w:val="00FB67D5"/>
    <w:rsid w:val="00FB69B1"/>
    <w:rsid w:val="00FC1B23"/>
    <w:rsid w:val="00FC2941"/>
    <w:rsid w:val="00FC2C57"/>
    <w:rsid w:val="00FC33B9"/>
    <w:rsid w:val="00FC47D6"/>
    <w:rsid w:val="00FC4EDA"/>
    <w:rsid w:val="00FC51F3"/>
    <w:rsid w:val="00FC65B2"/>
    <w:rsid w:val="00FC7930"/>
    <w:rsid w:val="00FD28E2"/>
    <w:rsid w:val="00FD3CC6"/>
    <w:rsid w:val="00FD7023"/>
    <w:rsid w:val="00FE18ED"/>
    <w:rsid w:val="00FE4258"/>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9/6251/aac4716.abstract"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science.sciencemag.org/content/345/6203/1502.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www.bmj.com/content/315/7109/629.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doi.org/10.1016/j.jesp.2015.10.012" TargetMode="External"/><Relationship Id="rId28" Type="http://schemas.openxmlformats.org/officeDocument/2006/relationships/hyperlink" Target="https://www.frontiersin.org/article/10.3389/fpsyg.2019.00813"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s://psyarxiv.com" TargetMode="External"/><Relationship Id="rId27" Type="http://schemas.openxmlformats.org/officeDocument/2006/relationships/hyperlink" Target="http://www.R-project.or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4C5F1-E82A-4B95-BF69-228B86F29E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1</TotalTime>
  <Pages>27</Pages>
  <Words>14305</Words>
  <Characters>81539</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06</cp:revision>
  <cp:lastPrinted>2019-04-06T23:33:00Z</cp:lastPrinted>
  <dcterms:created xsi:type="dcterms:W3CDTF">2019-04-05T21:56:00Z</dcterms:created>
  <dcterms:modified xsi:type="dcterms:W3CDTF">2019-09-20T03:46:00Z</dcterms:modified>
</cp:coreProperties>
</file>